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56C80315" w:rsidR="00ED13D6" w:rsidRPr="00B57A1C" w:rsidRDefault="00C11712" w:rsidP="00780FAE">
      <w:pPr>
        <w:pStyle w:val="Affiliation"/>
      </w:pPr>
      <w:r>
        <w:t xml:space="preserve">Major in Bio Artificial Intelligence, </w:t>
      </w:r>
      <w:r w:rsidR="00C85B38">
        <w:t xml:space="preserve">Dept. of Applied Artificial Intelligence, </w:t>
      </w:r>
      <w:proofErr w:type="spellStart"/>
      <w:r w:rsidR="00C85B38">
        <w:t>Hanyang</w:t>
      </w:r>
      <w:proofErr w:type="spellEnd"/>
      <w:r w:rsidR="00C85B38">
        <w:t xml:space="preserve"> University</w:t>
      </w:r>
      <w:r w:rsidR="00780FAE">
        <w:rPr>
          <w:rFonts w:hint="eastAsia"/>
          <w:lang w:eastAsia="zh-CN"/>
        </w:rPr>
        <w:t xml:space="preserve">, </w:t>
      </w:r>
      <w:proofErr w:type="spellStart"/>
      <w:r w:rsidR="00C85B38">
        <w:t>Ansan-si</w:t>
      </w:r>
      <w:proofErr w:type="spellEnd"/>
      <w:r w:rsidR="00ED13D6" w:rsidRPr="00B57A1C">
        <w:t xml:space="preserve">, </w:t>
      </w:r>
      <w:r w:rsidR="00C85B38">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77777777" w:rsidR="00780FAE" w:rsidRPr="00B57A1C" w:rsidRDefault="00C85B38" w:rsidP="00780FAE">
      <w:pPr>
        <w:pStyle w:val="Affiliation"/>
      </w:pPr>
      <w:r>
        <w:t xml:space="preserve">Dept. of Computer Science &amp; Engineering, </w:t>
      </w:r>
      <w:proofErr w:type="spellStart"/>
      <w:r>
        <w:t>Hanyang</w:t>
      </w:r>
      <w:proofErr w:type="spellEnd"/>
      <w:r>
        <w:t xml:space="preserve"> University, </w:t>
      </w:r>
      <w:proofErr w:type="spellStart"/>
      <w:r>
        <w:t>Ansan-si</w:t>
      </w:r>
      <w:proofErr w:type="spellEnd"/>
      <w:r>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233A6B16" w:rsidR="00AF3CDD" w:rsidRPr="005C07F6" w:rsidRDefault="00ED13D6" w:rsidP="00102C34">
      <w:pPr>
        <w:pStyle w:val="Abstract"/>
        <w:spacing w:after="120"/>
        <w:rPr>
          <w:rFonts w:ascii="바탕" w:eastAsia="바탕" w:hAnsi="바탕" w:cs="바탕"/>
          <w:sz w:val="20"/>
          <w:lang w:eastAsia="ko-KR"/>
        </w:rPr>
      </w:pPr>
      <w:r w:rsidRPr="00102C34">
        <w:rPr>
          <w:rStyle w:val="StyleAbstractItalicChar"/>
          <w:sz w:val="20"/>
        </w:rPr>
        <w:t>Abstract</w:t>
      </w:r>
      <w:r w:rsidRPr="00102C34">
        <w:rPr>
          <w:sz w:val="20"/>
        </w:rPr>
        <w:t xml:space="preserve">—This electronic document is a “live” template. The various components of your paper [title, text, heads, etc.] are already defined on the style sheet, as illustrated by the portions in this document. </w:t>
      </w:r>
      <w:r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r w:rsidR="005C07F6">
        <w:rPr>
          <w:sz w:val="20"/>
          <w:lang w:eastAsia="ko-KR"/>
        </w:rPr>
        <w:t xml:space="preserve"> </w:t>
      </w:r>
      <w:r w:rsidR="005C07F6" w:rsidRPr="00102C34">
        <w:rPr>
          <w:sz w:val="20"/>
        </w:rPr>
        <w:t xml:space="preserve">This electronic document is a “live” template. The various components of your paper [title, text, heads, etc.] are already defined on the style sheet, as illustrated by the portions in this document. </w:t>
      </w:r>
      <w:r w:rsidR="005C07F6" w:rsidRPr="00102C34">
        <w:rPr>
          <w:sz w:val="20"/>
          <w:lang w:eastAsia="ko-KR"/>
        </w:rPr>
        <w:t>(Abstract)</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22D6B663">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9">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10"/>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167A440F"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C54AD4">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C54AD4">
        <w:rPr>
          <w:noProof/>
        </w:rPr>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41EC0EE6"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7248E8">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7248E8">
        <w:rPr>
          <w:noProof/>
        </w:rPr>
        <w:t>[2]</w:t>
      </w:r>
      <w:r w:rsidR="007248E8">
        <w:fldChar w:fldCharType="end"/>
      </w:r>
      <w:r w:rsidR="007248E8">
        <w:t xml:space="preserve">. </w:t>
      </w:r>
    </w:p>
    <w:p w14:paraId="03CDF14F" w14:textId="29DEE51F"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7248E8">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7248E8">
        <w:rPr>
          <w:noProof/>
        </w:rPr>
        <w:t>[3]</w:t>
      </w:r>
      <w:r w:rsidR="000606AE">
        <w:fldChar w:fldCharType="end"/>
      </w:r>
      <w:r w:rsidR="000606AE">
        <w:t xml:space="preserve">. Furthermore, SemParser </w:t>
      </w:r>
      <w:r w:rsidR="000606AE">
        <w:fldChar w:fldCharType="begin"/>
      </w:r>
      <w:r w:rsidR="007248E8">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7248E8">
        <w:rPr>
          <w:noProof/>
        </w:rPr>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t xml:space="preserve">Additionally, the oracle templates used in benchmark </w:t>
      </w:r>
      <w:r w:rsidR="00400424">
        <w:lastRenderedPageBreak/>
        <w:t xml:space="preserve">datasets for manual labeling cannot guarantee accuracy or reliability </w:t>
      </w:r>
      <w:r w:rsidR="00400424">
        <w:fldChar w:fldCharType="begin"/>
      </w:r>
      <w:r w:rsidR="007248E8">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7248E8">
        <w:rPr>
          <w:noProof/>
        </w:rPr>
        <w:t>[5]</w:t>
      </w:r>
      <w:r w:rsidR="00400424">
        <w:fldChar w:fldCharType="end"/>
      </w:r>
      <w:r w:rsidR="00400424">
        <w:t xml:space="preserve"> .</w:t>
      </w:r>
    </w:p>
    <w:p w14:paraId="783BF79D" w14:textId="0BA1714E"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43A9D1DD">
                <wp:simplePos x="0" y="0"/>
                <wp:positionH relativeFrom="column">
                  <wp:posOffset>3235960</wp:posOffset>
                </wp:positionH>
                <wp:positionV relativeFrom="paragraph">
                  <wp:posOffset>0</wp:posOffset>
                </wp:positionV>
                <wp:extent cx="2933700" cy="3078480"/>
                <wp:effectExtent l="0" t="0" r="0" b="0"/>
                <wp:wrapTopAndBottom/>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254.8pt;margin-top:0;width:231pt;height:24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topAndBottom"/>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performance of log parsing on four datasets from the </w:t>
      </w:r>
      <w:proofErr w:type="spellStart"/>
      <w:r w:rsidR="00D70E46">
        <w:t>LogHub</w:t>
      </w:r>
      <w:proofErr w:type="spellEnd"/>
      <w:r w:rsidR="00D70E46">
        <w:t xml:space="preserve"> </w:t>
      </w:r>
      <w:r w:rsidR="00400424">
        <w:fldChar w:fldCharType="begin"/>
      </w:r>
      <w:r w:rsidR="007248E8">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7248E8">
        <w:rPr>
          <w:noProof/>
        </w:rPr>
        <w:t>[6]</w:t>
      </w:r>
      <w:r w:rsidR="00400424">
        <w:fldChar w:fldCharType="end"/>
      </w:r>
      <w:r w:rsidR="00D70E46">
        <w:t xml:space="preserve"> and report several interesting findings. Our main contributions are as follows:</w:t>
      </w:r>
    </w:p>
    <w:p w14:paraId="74CDF456" w14:textId="100E4180" w:rsidR="00D70E46" w:rsidRDefault="00D70E46" w:rsidP="00D70E46">
      <w:pPr>
        <w:pStyle w:val="bulletlist"/>
      </w:pPr>
      <w:r>
        <w:rPr>
          <w:rFonts w:hint="eastAsia"/>
        </w:rPr>
        <w:t>T</w:t>
      </w:r>
      <w:r>
        <w:t>o the best of our knowledge, this is the first attempt to employ LLMs in log parsing by prompting, demonstrating that effective log parsing can be achieved by generating similar logging statements from log messages.</w:t>
      </w:r>
    </w:p>
    <w:p w14:paraId="518BEC4B" w14:textId="52B29507" w:rsidR="00D70E46" w:rsidRDefault="00D70E46" w:rsidP="00D70E46">
      <w:pPr>
        <w:pStyle w:val="bulletlist"/>
      </w:pPr>
      <w:r>
        <w:rPr>
          <w:rFonts w:hint="eastAsia"/>
        </w:rPr>
        <w:t>W</w:t>
      </w:r>
      <w:r>
        <w:t>e generate meaningful and explanatory variable names, enhancing further log analysis and understanding.</w:t>
      </w:r>
    </w:p>
    <w:p w14:paraId="28155A6B" w14:textId="77F9C2B6" w:rsidR="0030383A" w:rsidRDefault="00D70E46" w:rsidP="005C07F6">
      <w:pPr>
        <w:pStyle w:val="bulletlist"/>
      </w:pPr>
      <w:r>
        <w:rPr>
          <w:rFonts w:hint="eastAsia"/>
        </w:rPr>
        <w:t>L</w:t>
      </w:r>
      <w:r>
        <w:t>oGPT allows for zero-shot log parsing without domain-specific knowledge by utilizing LLMs.</w:t>
      </w:r>
    </w:p>
    <w:p w14:paraId="3A00C6AB" w14:textId="2A8D0583" w:rsidR="005C07F6" w:rsidRDefault="005C07F6" w:rsidP="005C07F6">
      <w:pPr>
        <w:pStyle w:val="10"/>
      </w:pPr>
      <w:r>
        <w:t>Related Work</w:t>
      </w:r>
    </w:p>
    <w:p w14:paraId="0CC875BA" w14:textId="65D15D8F" w:rsidR="008B3A9A" w:rsidRDefault="005C07F6" w:rsidP="008B3A9A">
      <w:pPr>
        <w:pStyle w:val="a3"/>
      </w:pPr>
      <w:r>
        <w:t xml:space="preserve">In this section, we discuss related works about NLP </w:t>
      </w:r>
      <w:r w:rsidR="008B3A9A">
        <w:t>in</w:t>
      </w:r>
      <w:r>
        <w:t xml:space="preserve"> log parsing, semantic or variable-aware log parsing, and prompt engineering for SE</w:t>
      </w:r>
      <w:r w:rsidR="008B3A9A">
        <w:t>.</w:t>
      </w:r>
    </w:p>
    <w:p w14:paraId="18802F98" w14:textId="6D9388F0" w:rsidR="008B3A9A" w:rsidRPr="008B3A9A" w:rsidRDefault="008B3A9A" w:rsidP="008B3A9A">
      <w:pPr>
        <w:pStyle w:val="2"/>
      </w:pPr>
      <w:r>
        <w:t>NLP techniques in Log Parsing</w:t>
      </w:r>
    </w:p>
    <w:p w14:paraId="0AA42FB8" w14:textId="2D419059" w:rsidR="00ED13D6" w:rsidRDefault="00ED13D6">
      <w:pPr>
        <w:pStyle w:val="a3"/>
      </w:pPr>
      <w:r w:rsidRPr="00B57A1C">
        <w:t xml:space="preserve">The template is used to format your paper and style the text. All margins, column widths, line spaces, and text fonts are prescribed; please do not alter them. You may note peculiarities. For example, the head margin in this template measures proportionately more than is customary. </w:t>
      </w:r>
    </w:p>
    <w:p w14:paraId="14348184" w14:textId="67D9A9F5" w:rsidR="008B3A9A" w:rsidRDefault="008B3A9A" w:rsidP="008B3A9A">
      <w:pPr>
        <w:pStyle w:val="2"/>
      </w:pPr>
      <w:r>
        <w:rPr>
          <w:rFonts w:hint="eastAsia"/>
        </w:rPr>
        <w:t>S</w:t>
      </w:r>
      <w:r>
        <w:t>emantic or Variable-aware Log Parsing</w:t>
      </w:r>
    </w:p>
    <w:p w14:paraId="2D722C07" w14:textId="35FF8F7A" w:rsidR="008B3A9A" w:rsidRDefault="008B3A9A" w:rsidP="008B3A9A">
      <w:pPr>
        <w:ind w:firstLine="288"/>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3D6AC3F2" w14:textId="4CAD776A" w:rsidR="008B3A9A" w:rsidRDefault="008B3A9A" w:rsidP="008B3A9A">
      <w:pPr>
        <w:pStyle w:val="2"/>
      </w:pPr>
      <w:r>
        <w:rPr>
          <w:rFonts w:hint="eastAsia"/>
        </w:rPr>
        <w:t>P</w:t>
      </w:r>
      <w:r>
        <w:t>rompt Engineering for SE</w:t>
      </w:r>
    </w:p>
    <w:p w14:paraId="7E8C8597" w14:textId="77777777" w:rsidR="008B3A9A" w:rsidRDefault="008B3A9A" w:rsidP="008B3A9A">
      <w:pPr>
        <w:ind w:firstLine="216"/>
        <w:jc w:val="left"/>
      </w:pPr>
      <w:r>
        <w:rPr>
          <w:rFonts w:hint="eastAsia"/>
        </w:rPr>
        <w:t>T</w:t>
      </w:r>
      <w:r>
        <w:t xml:space="preserve">he template is template. </w:t>
      </w:r>
      <w:r w:rsidRPr="00B57A1C">
        <w:t>This measurement and others are deliberate, using specifications that anticipate your paper as one part of the entire proceedings, and not as an independent document. Please do not revise any of the current designations.</w:t>
      </w:r>
    </w:p>
    <w:p w14:paraId="60502AF3" w14:textId="77777777" w:rsidR="008B3A9A" w:rsidRPr="008B3A9A" w:rsidRDefault="008B3A9A" w:rsidP="008B3A9A"/>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6640EB48" w:rsidR="00FC1738" w:rsidRDefault="00FC1738" w:rsidP="00FC1738">
      <w:pPr>
        <w:pStyle w:val="a3"/>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w:t>
      </w:r>
      <w:r w:rsidR="008028D3">
        <w:t xml:space="preserve">Furthermore, we </w:t>
      </w:r>
      <w:r w:rsidR="00C714B9">
        <w:t>leveraged few-shot pr</w:t>
      </w:r>
      <w:r w:rsidR="008028D3">
        <w:t>ompt</w:t>
      </w:r>
      <w:r w:rsidR="00C714B9">
        <w:t xml:space="preserve">ing technique with some demonstrations </w:t>
      </w:r>
      <w:r w:rsidR="00C714B9">
        <w:fldChar w:fldCharType="begin"/>
      </w:r>
      <w:r w:rsidR="00C714B9">
        <w:instrText xml:space="preserve"> ADDIN ZOTERO_ITEM CSL_CITATION {"citationID":"vkNGlJbL","properties":{"formattedCitation":"[7]","plainCitation":"[7]","noteIndex":0},"citationItems":[{"id":2213,"uris":["http://zotero.org/users/9002299/items/KP5BTB7C"],"itemData":{"id":2213,"type":"article","abstract":"Large language models (LMs) are able to in-context learn -- perform a new task via inference alone by conditioning on a few input-label pairs (demonstrations) and making predictions for new inputs. However, there has been little understanding of how the model learns and which aspects of the demonstrations contribute to end task performance. In this paper, we show that ground truth demonstrations are in fact not required -- randomly replacing labels in the demonstrations barely hurts performance on a range of classification and multi-choce tasks, consistently over 12 different models including GPT-3. Instead, we find that other aspects of the demonstrations are the key drivers of end task performance, including the fact that they provide a few examples of (1) the label space, (2) the distribution of the input text, and (3) the overall format of the sequence. Together, our analysis provides a new way of understanding how and why in-context learning works, while opening up new questions about how much can be learned from large language models through inference alone.","DOI":"10.48550/arXiv.2202.12837","note":"arXiv:2202.12837 [cs]","number":"arXiv:2202.12837","publisher":"arXiv","source":"arXiv.org","title":"Rethinking the Role of Demonstrations: What Makes In-Context Learning Work?","title-short":"Rethinking the Role of Demonstrations","URL":"http://arxiv.org/abs/2202.12837","author":[{"family":"Min","given":"Sewon"},{"family":"Lyu","given":"Xinxi"},{"family":"Holtzman","given":"Ari"},{"family":"Artetxe","given":"Mikel"},{"family":"Lewis","given":"Mike"},{"family":"Hajishirzi","given":"Hannaneh"},{"family":"Zettlemoyer","given":"Luke"}],"accessed":{"date-parts":[["2023",5,23]]},"issued":{"date-parts":[["2022",10,20]]},"citation-key":"min2022_RethinkingRoleDemonstrations"}}],"schema":"https://github.com/citation-style-language/schema/raw/master/csl-citation.json"} </w:instrText>
      </w:r>
      <w:r w:rsidR="00C714B9">
        <w:fldChar w:fldCharType="separate"/>
      </w:r>
      <w:r w:rsidR="00C714B9">
        <w:rPr>
          <w:noProof/>
        </w:rPr>
        <w:t>[7]</w:t>
      </w:r>
      <w:r w:rsidR="00C714B9">
        <w:fldChar w:fldCharType="end"/>
      </w:r>
      <w:r w:rsidR="00C714B9">
        <w:t>. The demonstrations</w:t>
      </w:r>
      <w:r w:rsidR="008028D3">
        <w:t xml:space="preserve"> included a total of four types of examples derived from</w:t>
      </w:r>
      <w:r w:rsidR="00C714B9">
        <w:t xml:space="preserve"> </w:t>
      </w:r>
      <w:r w:rsidR="008028D3">
        <w:t>domain knowledge</w:t>
      </w:r>
      <w:r w:rsidR="00C714B9">
        <w:t>s</w:t>
      </w:r>
      <w:r w:rsidR="008028D3">
        <w:t>. It is noteworthy that these</w:t>
      </w:r>
      <w:r w:rsidR="00C714B9">
        <w:t xml:space="preserve"> only</w:t>
      </w:r>
      <w:r w:rsidR="008028D3">
        <w:t xml:space="preserve"> four examples were utilized across all datasets.</w:t>
      </w:r>
    </w:p>
    <w:p w14:paraId="73B44AEC" w14:textId="1D61E923" w:rsidR="008028D3" w:rsidRDefault="008028D3" w:rsidP="00FC1738">
      <w:pPr>
        <w:pStyle w:val="a3"/>
      </w:pPr>
      <w:r>
        <w:rPr>
          <w:rFonts w:hint="eastAsia"/>
        </w:rPr>
        <w:t>T</w:t>
      </w:r>
      <w:r>
        <w:t>he four</w:t>
      </w:r>
      <w:r w:rsidR="00C714B9">
        <w:t xml:space="preserve"> types of</w:t>
      </w:r>
      <w:r>
        <w:t xml:space="preserve"> examples were: (1) logs without variables, (2)</w:t>
      </w:r>
      <w:r w:rsidR="00CF75BF">
        <w:t xml:space="preserve"> </w:t>
      </w:r>
      <w:r>
        <w:t xml:space="preserve">logs with a single variable, (3) logs </w:t>
      </w:r>
      <w:r w:rsidR="00CF75BF">
        <w:t>with</w:t>
      </w:r>
      <w:r>
        <w:t xml:space="preserve"> multiple variables that may have the same name, including the creation of different variable names, and (4) logs that could recognize filenames or paths as a single variable. These examples can be customized to achieve higher performance or to apply specific naming conventions. Not only do these examples help the model better understand the intention of the instructions, but they also enforce to emulate a consistent output format.</w:t>
      </w:r>
    </w:p>
    <w:p w14:paraId="619CC559" w14:textId="4644E1AB" w:rsidR="008028D3" w:rsidRDefault="009F5C69" w:rsidP="006031C7">
      <w:pPr>
        <w:pStyle w:val="a3"/>
      </w:pPr>
      <w:r>
        <w:t>The log parsing process of LoGPT, exemplified by our running example, is delineated as follows</w:t>
      </w:r>
      <w:r w:rsidR="006031C7">
        <w:t xml:space="preserve"> in Fig. 2</w:t>
      </w:r>
      <w:r>
        <w:t xml:space="preserve">. </w:t>
      </w:r>
      <w:r>
        <w:rPr>
          <w:lang w:eastAsia="ko-KR"/>
        </w:rPr>
        <w:t>First,</w:t>
      </w:r>
      <w:r w:rsidR="008028D3">
        <w:t xml:space="preserve"> when the log </w:t>
      </w:r>
      <w:r w:rsidR="008028D3" w:rsidRPr="00F80C6D">
        <w:rPr>
          <w:rFonts w:ascii="Courier New" w:hAnsi="Courier New" w:cs="Courier New"/>
          <w:i/>
          <w:iCs/>
        </w:rPr>
        <w:t>Processing job: job_001</w:t>
      </w:r>
      <w:r w:rsidR="008028D3">
        <w:t xml:space="preserve"> is input into the model, </w:t>
      </w:r>
      <w:r>
        <w:t>the LLM model</w:t>
      </w:r>
      <w:r w:rsidR="008028D3">
        <w:t xml:space="preserve"> outputs a Python </w:t>
      </w:r>
      <w:r w:rsidR="008028D3">
        <w:lastRenderedPageBreak/>
        <w:t>code comprising a variable declaration</w:t>
      </w:r>
      <w:r w:rsidR="008028D3" w:rsidRPr="00F80C6D">
        <w:t xml:space="preserve"> line </w:t>
      </w:r>
      <w:proofErr w:type="spellStart"/>
      <w:r w:rsidR="008028D3" w:rsidRPr="00F80C6D">
        <w:rPr>
          <w:rFonts w:ascii="Courier New" w:hAnsi="Courier New" w:cs="Courier New"/>
        </w:rPr>
        <w:t>job_id</w:t>
      </w:r>
      <w:proofErr w:type="spellEnd"/>
      <w:r w:rsidR="008028D3" w:rsidRPr="00F80C6D">
        <w:rPr>
          <w:rFonts w:ascii="Courier New" w:hAnsi="Courier New" w:cs="Courier New"/>
        </w:rPr>
        <w:t xml:space="preserve"> = job_001</w:t>
      </w:r>
      <w:r w:rsidR="008028D3">
        <w:t xml:space="preserve"> and an f-string variable declaration line </w:t>
      </w:r>
      <w:r w:rsidR="004B3432" w:rsidRPr="00F80C6D">
        <w:rPr>
          <w:rFonts w:ascii="Courier New" w:hAnsi="Courier New" w:cs="Courier New"/>
        </w:rPr>
        <w:t xml:space="preserve">template = </w:t>
      </w:r>
      <w:proofErr w:type="spellStart"/>
      <w:r w:rsidR="004B3432" w:rsidRPr="00F80C6D">
        <w:rPr>
          <w:rFonts w:ascii="Courier New" w:hAnsi="Courier New" w:cs="Courier New"/>
        </w:rPr>
        <w:t>f’processing</w:t>
      </w:r>
      <w:proofErr w:type="spellEnd"/>
      <w:r w:rsidR="004B3432" w:rsidRPr="00F80C6D">
        <w:rPr>
          <w:rFonts w:ascii="Courier New" w:hAnsi="Courier New" w:cs="Courier New"/>
        </w:rPr>
        <w:t xml:space="preserve"> job: {</w:t>
      </w:r>
      <w:proofErr w:type="spellStart"/>
      <w:r w:rsidR="004B3432" w:rsidRPr="00F80C6D">
        <w:rPr>
          <w:rFonts w:ascii="Courier New" w:hAnsi="Courier New" w:cs="Courier New"/>
        </w:rPr>
        <w:t>job_id</w:t>
      </w:r>
      <w:proofErr w:type="spellEnd"/>
      <w:r w:rsidR="004B3432" w:rsidRPr="00F80C6D">
        <w:rPr>
          <w:rFonts w:ascii="Courier New" w:hAnsi="Courier New" w:cs="Courier New"/>
        </w:rPr>
        <w:t>}’</w:t>
      </w:r>
      <w:r w:rsidR="004B3432">
        <w:t xml:space="preserve">. </w:t>
      </w:r>
      <w:r w:rsidR="006306B2">
        <w:rPr>
          <w:noProof/>
        </w:rPr>
        <mc:AlternateContent>
          <mc:Choice Requires="wps">
            <w:drawing>
              <wp:anchor distT="0" distB="0" distL="114300" distR="114300" simplePos="0" relativeHeight="251665920" behindDoc="1" locked="0" layoutInCell="1" allowOverlap="1" wp14:anchorId="09BDFB44" wp14:editId="0DB27A1B">
                <wp:simplePos x="0" y="0"/>
                <wp:positionH relativeFrom="column">
                  <wp:posOffset>3313677</wp:posOffset>
                </wp:positionH>
                <wp:positionV relativeFrom="paragraph">
                  <wp:posOffset>0</wp:posOffset>
                </wp:positionV>
                <wp:extent cx="2933700" cy="2029460"/>
                <wp:effectExtent l="0" t="0" r="0" b="2540"/>
                <wp:wrapTopAndBottom/>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260.9pt;margin-top:0;width:231pt;height:159.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" stroked="f">
                <v:textbo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4">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v:textbox>
                <w10:wrap type="topAndBottom"/>
              </v:shape>
            </w:pict>
          </mc:Fallback>
        </mc:AlternateContent>
      </w:r>
      <w:r w:rsidR="004B3432">
        <w:t xml:space="preserve">While this </w:t>
      </w:r>
      <w:r w:rsidR="00CF75BF">
        <w:t>generated</w:t>
      </w:r>
      <w:r w:rsidR="004B3432">
        <w:t xml:space="preserve"> code significantly differs from the original Java logging statement in Fig. 1, it excels in segregating descriptions and variables.</w:t>
      </w:r>
      <w:r w:rsidR="006031C7">
        <w:rPr>
          <w:rFonts w:hint="eastAsia"/>
        </w:rPr>
        <w:t xml:space="preserve"> </w:t>
      </w:r>
      <w:r w:rsidR="006031C7">
        <w:t>Then t</w:t>
      </w:r>
      <w:r w:rsidR="00003403">
        <w:t xml:space="preserve">he output code is executed within the framework (using </w:t>
      </w:r>
      <w:proofErr w:type="gramStart"/>
      <w:r w:rsidR="00003403" w:rsidRPr="00F80C6D">
        <w:rPr>
          <w:rFonts w:ascii="Courier New" w:hAnsi="Courier New" w:cs="Courier New"/>
        </w:rPr>
        <w:t>exec(</w:t>
      </w:r>
      <w:proofErr w:type="gramEnd"/>
      <w:r w:rsidR="00003403" w:rsidRPr="00F80C6D">
        <w:rPr>
          <w:rFonts w:ascii="Courier New" w:hAnsi="Courier New" w:cs="Courier New"/>
        </w:rPr>
        <w:t>)</w:t>
      </w:r>
      <w:r w:rsidR="00003403" w:rsidRPr="00F80C6D">
        <w:t>) to o</w:t>
      </w:r>
      <w:r w:rsidR="00003403">
        <w:t>btain an actual Python dictionary of variables and their values. The template is extracted by stripping the f-string</w:t>
      </w:r>
      <w:r w:rsidR="006031C7">
        <w:t xml:space="preserve"> and the</w:t>
      </w:r>
      <w:r w:rsidR="00003403">
        <w:t xml:space="preserve"> results are exported by LoGPT in a JSON dictionary format. </w:t>
      </w:r>
      <w:r w:rsidR="006031C7">
        <w:t>In this way, our</w:t>
      </w:r>
      <w:r w:rsidR="00003403">
        <w:t xml:space="preserve"> framework allows logs to be parsed into templates and variables with semantic names.</w:t>
      </w:r>
    </w:p>
    <w:p w14:paraId="0149230D" w14:textId="04280FF4" w:rsidR="00ED13D6" w:rsidRDefault="007241B0" w:rsidP="008B3A9A">
      <w:pPr>
        <w:pStyle w:val="2"/>
        <w:numPr>
          <w:ilvl w:val="1"/>
          <w:numId w:val="4"/>
        </w:numPr>
      </w:pPr>
      <w:r>
        <w:t>The LoGPT pipeline</w:t>
      </w:r>
    </w:p>
    <w:p w14:paraId="4761B74E" w14:textId="65AE688D" w:rsidR="00A24656" w:rsidRDefault="00A24656" w:rsidP="007241B0">
      <w:pPr>
        <w:pStyle w:val="bulletlist"/>
        <w:numPr>
          <w:ilvl w:val="0"/>
          <w:numId w:val="0"/>
        </w:numPr>
        <w:ind w:firstLine="288"/>
      </w:pPr>
      <w:r>
        <w:rPr>
          <w:rFonts w:hint="eastAsia"/>
        </w:rPr>
        <w:t>T</w:t>
      </w:r>
      <w:r>
        <w:t>he computational cost and time associated with running LLMs generally correlate with the length of the input prompt and output message. In the case of LoGPT, this becomes especially relevant when many examples are used or when parsing exceedingly long log messages.</w:t>
      </w:r>
      <w:r w:rsidR="007241B0">
        <w:t xml:space="preserve"> To make the use of such LLMs efficient in the real-world, where immense volumes of log data are generated, we have devised a pipeline as depicted in Fig. 3.</w:t>
      </w:r>
    </w:p>
    <w:p w14:paraId="05016FDE" w14:textId="1637423F" w:rsidR="00ED13D6" w:rsidRDefault="007241B0" w:rsidP="00103F42">
      <w:pPr>
        <w:pStyle w:val="bulletlist"/>
        <w:numPr>
          <w:ilvl w:val="0"/>
          <w:numId w:val="0"/>
        </w:numPr>
        <w:ind w:firstLine="288"/>
      </w:pPr>
      <w:r>
        <w:rPr>
          <w:rFonts w:hint="eastAsia"/>
        </w:rPr>
        <w:t>T</w:t>
      </w:r>
      <w:r>
        <w:t>he central concept involves transforming parsed template</w:t>
      </w:r>
      <w:r w:rsidR="00D91022">
        <w:t>s</w:t>
      </w:r>
      <w:r>
        <w:t xml:space="preserve"> by LoGPT into regular expression template</w:t>
      </w:r>
      <w:r w:rsidR="00D91022">
        <w:t>s</w:t>
      </w:r>
      <w:r w:rsidR="007E78AE">
        <w:t xml:space="preserve"> (regex templates)</w:t>
      </w:r>
      <w:r>
        <w:t xml:space="preserve"> once they pass a validity check. If</w:t>
      </w:r>
      <w:r w:rsidR="00D91022">
        <w:t xml:space="preserve"> a</w:t>
      </w:r>
      <w:r>
        <w:t xml:space="preserve"> </w:t>
      </w:r>
      <w:r w:rsidR="007E78AE">
        <w:t>regex</w:t>
      </w:r>
      <w:r>
        <w:t xml:space="preserve"> template can successfully</w:t>
      </w:r>
      <w:r w:rsidR="00D91022">
        <w:t xml:space="preserve"> match any unmatched logs including input log, we consider the template is valid.</w:t>
      </w:r>
      <w:r w:rsidR="007E78AE">
        <w:t xml:space="preserve"> Logs are fed into LoGPT only if they are not matched by regex templates. In the best case, this approach</w:t>
      </w:r>
      <w:r w:rsidR="005159A0">
        <w:t xml:space="preserve"> only</w:t>
      </w:r>
      <w:r w:rsidR="007E78AE">
        <w:t xml:space="preserve"> requires LLM computations equal to the number of ground-truth templates.</w:t>
      </w:r>
    </w:p>
    <w:p w14:paraId="6FF7FF64" w14:textId="1DFCA91D" w:rsidR="00820CD5" w:rsidRPr="00E02BE6" w:rsidRDefault="00820CD5" w:rsidP="00103F42">
      <w:pPr>
        <w:pStyle w:val="bulletlist"/>
        <w:numPr>
          <w:ilvl w:val="0"/>
          <w:numId w:val="0"/>
        </w:numPr>
        <w:ind w:firstLine="288"/>
      </w:pPr>
      <w:r>
        <w:t>Additionally, if not all logs are matched to a template within a given epoch, we enhance the diversity of the LLM for computations on unmatched logs in subsequent epochs. In our model, the first epoch runs with a temperature of 0.0 (for deterministic outcome), while from the next epoch onwards, 0.8 is applied to introduce more randomness.</w:t>
      </w:r>
    </w:p>
    <w:p w14:paraId="6A923DED" w14:textId="50D04A08" w:rsidR="00ED13D6" w:rsidRDefault="008B3A9A" w:rsidP="00B57A1C">
      <w:pPr>
        <w:pStyle w:val="10"/>
      </w:pPr>
      <w:r>
        <w:t>Evaluation and Findings</w:t>
      </w:r>
    </w:p>
    <w:p w14:paraId="075EA07E" w14:textId="063F97EE" w:rsidR="00ED13D6" w:rsidRPr="00B57A1C" w:rsidRDefault="00ED13D6" w:rsidP="00B57A1C">
      <w:pPr>
        <w:pStyle w:val="a3"/>
      </w:pPr>
      <w:r w:rsidRPr="00B57A1C">
        <w:t xml:space="preserve">After the text edit has been completed, the paper is ready for the template. Duplicate the template file by using the Save As </w:t>
      </w:r>
      <w:proofErr w:type="gramStart"/>
      <w:r w:rsidRPr="00B57A1C">
        <w:t>command, and</w:t>
      </w:r>
      <w:proofErr w:type="gramEnd"/>
      <w:r w:rsidRPr="00B57A1C">
        <w:t xml:space="preserve"> use the naming convention prescribed by your conference for the name of your paper. In this newly created file, highlight </w:t>
      </w:r>
      <w:proofErr w:type="gramStart"/>
      <w:r w:rsidRPr="00B57A1C">
        <w:t>all of</w:t>
      </w:r>
      <w:proofErr w:type="gramEnd"/>
      <w:r w:rsidRPr="00B57A1C">
        <w:t xml:space="preserve"> the contents and import your prepared text file. You are now ready to style your paper; use the scroll down window on the left of the MS Word Formatting toolbar.</w:t>
      </w:r>
    </w:p>
    <w:p w14:paraId="543FAAC2" w14:textId="44D93939" w:rsidR="00ED13D6" w:rsidRDefault="00C54AD4" w:rsidP="008B3A9A">
      <w:pPr>
        <w:pStyle w:val="2"/>
        <w:numPr>
          <w:ilvl w:val="1"/>
          <w:numId w:val="4"/>
        </w:numPr>
      </w:pPr>
      <w:r>
        <w:t>Experimental Setting</w:t>
      </w:r>
    </w:p>
    <w:p w14:paraId="2986BC07" w14:textId="5CE7EFC5" w:rsidR="00ED13D6" w:rsidRPr="00B57A1C" w:rsidRDefault="00ED13D6" w:rsidP="00B57A1C">
      <w:pPr>
        <w:pStyle w:val="a3"/>
      </w:pPr>
      <w:r w:rsidRPr="00B57A1C">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0E8336F" w14:textId="437A1020" w:rsidR="00ED13D6" w:rsidRPr="00B57A1C" w:rsidRDefault="00ED13D6" w:rsidP="00B57A1C">
      <w:pPr>
        <w:pStyle w:val="3"/>
      </w:pPr>
      <w:r w:rsidRPr="00B57A1C">
        <w:t xml:space="preserve">For author/s of only one affiliation (Heading 3): </w:t>
      </w:r>
      <w:r w:rsidRPr="00E02BE6">
        <w:t>To change the default, adjust the template as follows.</w:t>
      </w:r>
    </w:p>
    <w:p w14:paraId="5709E976" w14:textId="6C9D10A3" w:rsidR="00ED13D6" w:rsidRPr="00E02BE6" w:rsidRDefault="00ED13D6" w:rsidP="00B57A1C">
      <w:pPr>
        <w:pStyle w:val="4"/>
      </w:pPr>
      <w:r w:rsidRPr="00E02BE6">
        <w:t xml:space="preserve">Selection (Heading 4): </w:t>
      </w:r>
      <w:r w:rsidRPr="00B57A1C">
        <w:t>Highlight all author and affiliation lines.</w:t>
      </w:r>
    </w:p>
    <w:p w14:paraId="324E404A" w14:textId="238B743F" w:rsidR="00ED13D6" w:rsidRPr="00E02BE6" w:rsidRDefault="00ED13D6" w:rsidP="00B57A1C">
      <w:pPr>
        <w:pStyle w:val="4"/>
      </w:pPr>
      <w:r>
        <w:t>Change number of columns:</w:t>
      </w:r>
      <w:r w:rsidRPr="00E02BE6">
        <w:t xml:space="preserve"> </w:t>
      </w:r>
      <w:r w:rsidRPr="00B57A1C">
        <w:rPr>
          <w:i w:val="0"/>
          <w:iCs w:val="0"/>
          <w:spacing w:val="-1"/>
        </w:rPr>
        <w:t>Select the Columns icon from the MS Word Standard toolbar and then select “1 Column” from the selection palette.</w:t>
      </w:r>
    </w:p>
    <w:p w14:paraId="7F052A59" w14:textId="3736F89D" w:rsidR="00ED13D6" w:rsidRPr="00E02BE6" w:rsidRDefault="00ED13D6" w:rsidP="00B57A1C">
      <w:pPr>
        <w:pStyle w:val="4"/>
      </w:pPr>
      <w:r w:rsidRPr="00E02BE6">
        <w:t xml:space="preserve">Deletion: </w:t>
      </w:r>
      <w:r w:rsidRPr="00B57A1C">
        <w:rPr>
          <w:i w:val="0"/>
          <w:iCs w:val="0"/>
          <w:spacing w:val="-1"/>
        </w:rPr>
        <w:t>Delete the author and affiliation lines for the second affiliation.</w:t>
      </w:r>
    </w:p>
    <w:p w14:paraId="0436A5E0" w14:textId="24FB30DE" w:rsidR="00ED13D6" w:rsidRPr="00E02BE6" w:rsidRDefault="00ED13D6" w:rsidP="00B57A1C">
      <w:pPr>
        <w:pStyle w:val="4"/>
      </w:pPr>
      <w:r w:rsidRPr="00E02BE6">
        <w:t>For author/s of more than two affiliations: To change the default, adjust the template as follows.</w:t>
      </w:r>
    </w:p>
    <w:p w14:paraId="3F863A7F" w14:textId="6770B6E5" w:rsidR="00ED13D6" w:rsidRPr="00E02BE6" w:rsidRDefault="00ED13D6" w:rsidP="00B57A1C">
      <w:pPr>
        <w:pStyle w:val="4"/>
      </w:pPr>
      <w:r w:rsidRPr="00E02BE6">
        <w:t xml:space="preserve">Selection: </w:t>
      </w:r>
      <w:r w:rsidRPr="00B57A1C">
        <w:rPr>
          <w:i w:val="0"/>
          <w:iCs w:val="0"/>
          <w:spacing w:val="-1"/>
        </w:rPr>
        <w:t>Highlight all author and affiliation lines.</w:t>
      </w:r>
    </w:p>
    <w:p w14:paraId="1B7EF5DA" w14:textId="14E7ADAB" w:rsidR="00ED13D6" w:rsidRPr="00B57A1C" w:rsidRDefault="00ED13D6" w:rsidP="00B57A1C">
      <w:pPr>
        <w:pStyle w:val="4"/>
      </w:pPr>
      <w:r w:rsidRPr="00E02BE6">
        <w:t>Change number of columns</w:t>
      </w:r>
      <w:r w:rsidRPr="00B57A1C">
        <w:t xml:space="preserve">: </w:t>
      </w:r>
      <w:r w:rsidRPr="00B57A1C">
        <w:rPr>
          <w:i w:val="0"/>
          <w:iCs w:val="0"/>
          <w:spacing w:val="-1"/>
        </w:rPr>
        <w:t>Select the “Columns” icon from the MS Word Standard toolbar and then select “1 Column” from the selection palette.</w:t>
      </w:r>
    </w:p>
    <w:p w14:paraId="70AA6C42" w14:textId="32CAE6A0" w:rsidR="00ED13D6" w:rsidRPr="00E02BE6" w:rsidRDefault="00ED13D6" w:rsidP="00B57A1C">
      <w:pPr>
        <w:pStyle w:val="4"/>
      </w:pPr>
      <w:r w:rsidRPr="00E02BE6">
        <w:t>Highlight author and affiliation lines of affiliation 1 and copy this selection.</w:t>
      </w:r>
    </w:p>
    <w:p w14:paraId="5508056E" w14:textId="6E0D4215" w:rsidR="00ED13D6" w:rsidRPr="00E02BE6" w:rsidRDefault="00ED13D6" w:rsidP="00B57A1C">
      <w:pPr>
        <w:pStyle w:val="4"/>
      </w:pPr>
      <w:r w:rsidRPr="00E02BE6">
        <w:t xml:space="preserve">Formatting: </w:t>
      </w:r>
      <w:r w:rsidRPr="00B57A1C">
        <w:rPr>
          <w:i w:val="0"/>
          <w:iCs w:val="0"/>
          <w:spacing w:val="-1"/>
        </w:rPr>
        <w:t>Insert one hard return immediately after the last character of the last affiliation line. Then paste down the copy of affiliation 1. Repeat as necessary for each additional affiliation.</w:t>
      </w:r>
    </w:p>
    <w:p w14:paraId="2FC524B4" w14:textId="115E7211" w:rsidR="00ED13D6" w:rsidRPr="00E02BE6" w:rsidRDefault="00ED13D6" w:rsidP="00B57A1C">
      <w:pPr>
        <w:pStyle w:val="4"/>
      </w:pPr>
      <w:r w:rsidRPr="00E02BE6">
        <w:t xml:space="preserve">Reassign number of columns: </w:t>
      </w:r>
      <w:r w:rsidRPr="00B57A1C">
        <w:rPr>
          <w:i w:val="0"/>
          <w:iCs w:val="0"/>
          <w:spacing w:val="-1"/>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391DDBC4" w14:textId="1F8D1338" w:rsidR="00ED13D6" w:rsidRDefault="00C54AD4" w:rsidP="008B3A9A">
      <w:pPr>
        <w:pStyle w:val="2"/>
        <w:numPr>
          <w:ilvl w:val="1"/>
          <w:numId w:val="4"/>
        </w:numPr>
      </w:pPr>
      <w:r>
        <w:t>Evaluation Result</w:t>
      </w:r>
    </w:p>
    <w:p w14:paraId="4984C7E4" w14:textId="1414CBCC" w:rsidR="00ED13D6" w:rsidRDefault="00ED13D6" w:rsidP="00B57A1C">
      <w:pPr>
        <w:pStyle w:val="a3"/>
      </w:pPr>
      <w:r>
        <w:t>Headings, or heads, are organizational devices that guide the reader through your paper. There are two types: component heads and text heads.</w:t>
      </w:r>
    </w:p>
    <w:p w14:paraId="05F55FEE" w14:textId="77777777" w:rsidR="00ED13D6" w:rsidRDefault="00ED13D6" w:rsidP="00B57A1C">
      <w:pPr>
        <w:pStyle w:val="a3"/>
      </w:pPr>
      <w:r>
        <w:t xml:space="preserve">Component heads identify the different components of your paper and are not topically subordinate to each other. Examples include </w:t>
      </w:r>
      <w:r w:rsidRPr="00B57A1C">
        <w:t>Acknowledgments</w:t>
      </w:r>
      <w:r>
        <w:t xml:space="preserve"> and </w:t>
      </w:r>
      <w:r w:rsidRPr="00B57A1C">
        <w:t xml:space="preserve">References </w:t>
      </w:r>
      <w:r>
        <w:t xml:space="preserve">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316DE8BB" w14:textId="77777777" w:rsidR="00ED13D6" w:rsidRDefault="00ED13D6" w:rsidP="00B57A1C">
      <w:pPr>
        <w:pStyle w:val="a3"/>
      </w:pPr>
      <w:r>
        <w:lastRenderedPageBreak/>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0861B68" w14:textId="15F97D5A" w:rsidR="00ED13D6" w:rsidRDefault="00C54AD4" w:rsidP="008B3A9A">
      <w:pPr>
        <w:pStyle w:val="2"/>
        <w:numPr>
          <w:ilvl w:val="1"/>
          <w:numId w:val="4"/>
        </w:numPr>
      </w:pPr>
      <w:r>
        <w:t>Findings</w:t>
      </w:r>
    </w:p>
    <w:p w14:paraId="13D65DF1" w14:textId="77777777" w:rsidR="00ED13D6" w:rsidRDefault="00ED13D6">
      <w:pPr>
        <w:pStyle w:val="3"/>
        <w:rPr>
          <w:i w:val="0"/>
          <w:iCs w:val="0"/>
          <w:noProof w:val="0"/>
          <w:spacing w:val="-1"/>
        </w:rPr>
      </w:pPr>
      <w:r w:rsidRPr="00E02BE6">
        <w:t xml:space="preserve">Positioning Figures and Tables: </w:t>
      </w:r>
      <w:r>
        <w:rPr>
          <w:i w:val="0"/>
          <w:iCs w:val="0"/>
          <w:noProof w:val="0"/>
          <w:spacing w:val="-1"/>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1DEB561" w14:textId="77777777" w:rsidR="00102C34" w:rsidRDefault="00102C34" w:rsidP="00102C34"/>
    <w:p w14:paraId="77E10102" w14:textId="77777777" w:rsidR="00102C34" w:rsidRDefault="00102C34" w:rsidP="00102C34"/>
    <w:p w14:paraId="0DF0A177" w14:textId="77777777" w:rsidR="00102C34" w:rsidRDefault="00102C34" w:rsidP="00102C34"/>
    <w:p w14:paraId="636F0FE5" w14:textId="77777777" w:rsidR="00102C34" w:rsidRPr="00102C34" w:rsidRDefault="00102C34" w:rsidP="00102C34"/>
    <w:p w14:paraId="36C1B0D7" w14:textId="77777777" w:rsidR="00ED13D6" w:rsidRPr="00E02BE6" w:rsidRDefault="00ED13D6">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ED13D6" w14:paraId="07D634A8" w14:textId="77777777" w:rsidTr="00102C34">
        <w:trPr>
          <w:trHeight w:val="240"/>
          <w:tblHeader/>
          <w:jc w:val="center"/>
        </w:trPr>
        <w:tc>
          <w:tcPr>
            <w:tcW w:w="720" w:type="dxa"/>
            <w:vMerge w:val="restart"/>
            <w:vAlign w:val="center"/>
          </w:tcPr>
          <w:p w14:paraId="3FA9EA1E" w14:textId="77777777" w:rsidR="00ED13D6" w:rsidRDefault="00ED13D6">
            <w:pPr>
              <w:pStyle w:val="tablecolhead"/>
            </w:pPr>
            <w:r>
              <w:t>Table Head</w:t>
            </w:r>
          </w:p>
        </w:tc>
        <w:tc>
          <w:tcPr>
            <w:tcW w:w="4140" w:type="dxa"/>
            <w:gridSpan w:val="3"/>
            <w:vAlign w:val="center"/>
          </w:tcPr>
          <w:p w14:paraId="74875BB5" w14:textId="77777777" w:rsidR="00ED13D6" w:rsidRDefault="00ED13D6">
            <w:pPr>
              <w:pStyle w:val="tablecolhead"/>
            </w:pPr>
            <w:r>
              <w:t>Table Column Head</w:t>
            </w:r>
          </w:p>
        </w:tc>
      </w:tr>
      <w:tr w:rsidR="00ED13D6" w14:paraId="0DA40E15" w14:textId="77777777" w:rsidTr="00102C34">
        <w:trPr>
          <w:trHeight w:val="240"/>
          <w:tblHeader/>
          <w:jc w:val="center"/>
        </w:trPr>
        <w:tc>
          <w:tcPr>
            <w:tcW w:w="720" w:type="dxa"/>
            <w:vMerge/>
          </w:tcPr>
          <w:p w14:paraId="3FAEB4EC" w14:textId="77777777" w:rsidR="00ED13D6" w:rsidRDefault="00ED13D6">
            <w:pPr>
              <w:rPr>
                <w:sz w:val="16"/>
                <w:szCs w:val="16"/>
              </w:rPr>
            </w:pPr>
          </w:p>
        </w:tc>
        <w:tc>
          <w:tcPr>
            <w:tcW w:w="2340" w:type="dxa"/>
            <w:vAlign w:val="center"/>
          </w:tcPr>
          <w:p w14:paraId="2C5F9BCD" w14:textId="77777777" w:rsidR="00ED13D6" w:rsidRDefault="00ED13D6">
            <w:pPr>
              <w:pStyle w:val="tablecolsubhead"/>
            </w:pPr>
            <w:r>
              <w:t>Table column subhead</w:t>
            </w:r>
          </w:p>
        </w:tc>
        <w:tc>
          <w:tcPr>
            <w:tcW w:w="900" w:type="dxa"/>
            <w:vAlign w:val="center"/>
          </w:tcPr>
          <w:p w14:paraId="6AE8C7AF" w14:textId="77777777" w:rsidR="00ED13D6" w:rsidRDefault="00ED13D6">
            <w:pPr>
              <w:pStyle w:val="tablecolsubhead"/>
            </w:pPr>
            <w:r>
              <w:t>Subhead</w:t>
            </w:r>
          </w:p>
        </w:tc>
        <w:tc>
          <w:tcPr>
            <w:tcW w:w="900" w:type="dxa"/>
            <w:vAlign w:val="center"/>
          </w:tcPr>
          <w:p w14:paraId="7F4177F6" w14:textId="77777777" w:rsidR="00ED13D6" w:rsidRDefault="00ED13D6">
            <w:pPr>
              <w:pStyle w:val="tablecolsubhead"/>
            </w:pPr>
            <w:r>
              <w:t>Subhead</w:t>
            </w:r>
          </w:p>
        </w:tc>
      </w:tr>
      <w:tr w:rsidR="00ED13D6" w14:paraId="34422CA3" w14:textId="77777777" w:rsidTr="00102C34">
        <w:trPr>
          <w:trHeight w:val="320"/>
          <w:jc w:val="center"/>
        </w:trPr>
        <w:tc>
          <w:tcPr>
            <w:tcW w:w="720" w:type="dxa"/>
            <w:vAlign w:val="center"/>
          </w:tcPr>
          <w:p w14:paraId="69BCFCE4" w14:textId="77777777" w:rsidR="00ED13D6" w:rsidRDefault="00ED13D6">
            <w:pPr>
              <w:pStyle w:val="tablecopy"/>
              <w:rPr>
                <w:sz w:val="8"/>
                <w:szCs w:val="8"/>
              </w:rPr>
            </w:pPr>
            <w:r>
              <w:t>copy</w:t>
            </w:r>
          </w:p>
        </w:tc>
        <w:tc>
          <w:tcPr>
            <w:tcW w:w="2340" w:type="dxa"/>
            <w:vAlign w:val="center"/>
          </w:tcPr>
          <w:p w14:paraId="123E98B0" w14:textId="77777777" w:rsidR="00ED13D6" w:rsidRDefault="00ED13D6">
            <w:pPr>
              <w:pStyle w:val="tablecopy"/>
            </w:pPr>
            <w:r>
              <w:t>More table copy</w:t>
            </w:r>
            <w:r>
              <w:rPr>
                <w:vertAlign w:val="superscript"/>
              </w:rPr>
              <w:t>a</w:t>
            </w:r>
          </w:p>
        </w:tc>
        <w:tc>
          <w:tcPr>
            <w:tcW w:w="900" w:type="dxa"/>
            <w:vAlign w:val="center"/>
          </w:tcPr>
          <w:p w14:paraId="067453F5" w14:textId="77777777" w:rsidR="00ED13D6" w:rsidRDefault="00ED13D6">
            <w:pPr>
              <w:rPr>
                <w:sz w:val="16"/>
                <w:szCs w:val="16"/>
              </w:rPr>
            </w:pPr>
          </w:p>
        </w:tc>
        <w:tc>
          <w:tcPr>
            <w:tcW w:w="900" w:type="dxa"/>
            <w:vAlign w:val="center"/>
          </w:tcPr>
          <w:p w14:paraId="37C5A470" w14:textId="77777777" w:rsidR="00ED13D6" w:rsidRDefault="00ED13D6">
            <w:pPr>
              <w:rPr>
                <w:sz w:val="16"/>
                <w:szCs w:val="16"/>
              </w:rPr>
            </w:pPr>
          </w:p>
        </w:tc>
      </w:tr>
    </w:tbl>
    <w:p w14:paraId="69B73BC9" w14:textId="77777777" w:rsidR="00102C34" w:rsidRDefault="00102C34" w:rsidP="00B57A1C">
      <w:pPr>
        <w:pStyle w:val="tablefootnote"/>
      </w:pPr>
    </w:p>
    <w:p w14:paraId="357D6E4E" w14:textId="77777777" w:rsidR="00ED13D6" w:rsidRPr="00E02BE6" w:rsidRDefault="00ED13D6" w:rsidP="00B57A1C">
      <w:pPr>
        <w:pStyle w:val="tablefootnote"/>
      </w:pPr>
      <w:r>
        <w:t xml:space="preserve">a. Sample of a </w:t>
      </w:r>
      <w:r w:rsidRPr="00B57A1C">
        <w:t>Table</w:t>
      </w:r>
      <w:r>
        <w:t xml:space="preserve"> footnote. </w:t>
      </w:r>
      <w:r w:rsidRPr="00E02BE6">
        <w:t>(Table footnote)</w:t>
      </w:r>
    </w:p>
    <w:p w14:paraId="27FD6979" w14:textId="77777777" w:rsidR="00ED13D6" w:rsidRDefault="00ED13D6" w:rsidP="00E02BE6">
      <w:pPr>
        <w:pStyle w:val="tablefootnote"/>
      </w:pPr>
    </w:p>
    <w:p w14:paraId="3FC41735" w14:textId="77777777" w:rsidR="00102C34" w:rsidRDefault="00102C34" w:rsidP="00E02BE6">
      <w:pPr>
        <w:pStyle w:val="tablefootnote"/>
      </w:pPr>
    </w:p>
    <w:p w14:paraId="60BB1455" w14:textId="77777777" w:rsidR="00102C34" w:rsidRPr="00E02BE6" w:rsidRDefault="00102C34" w:rsidP="00E02BE6">
      <w:pPr>
        <w:pStyle w:val="tablefootnote"/>
      </w:pPr>
    </w:p>
    <w:p w14:paraId="0407F70B" w14:textId="77777777" w:rsidR="00ED13D6" w:rsidRDefault="00ED13D6" w:rsidP="00B57A1C">
      <w:pPr>
        <w:pStyle w:val="figurecaption"/>
      </w:pPr>
      <w:r>
        <w:t xml:space="preserve">Example of a figure caption. </w:t>
      </w:r>
      <w:r w:rsidRPr="00E02BE6">
        <w:t>(figure caption)</w:t>
      </w:r>
    </w:p>
    <w:p w14:paraId="7154BE91" w14:textId="77777777" w:rsidR="00134684" w:rsidRPr="00134684" w:rsidRDefault="00134684" w:rsidP="00134684">
      <w:pPr>
        <w:pStyle w:val="figurecaption"/>
        <w:rPr>
          <w:sz w:val="20"/>
          <w:szCs w:val="20"/>
        </w:rPr>
      </w:pPr>
      <w:r w:rsidRPr="00134684">
        <w:t>Log example in Java. (a) logging statement, (b) log message, (c) log parsing</w:t>
      </w:r>
    </w:p>
    <w:p w14:paraId="7973FA42" w14:textId="77777777" w:rsidR="00134684" w:rsidRDefault="00134684" w:rsidP="00B57A1C">
      <w:pPr>
        <w:pStyle w:val="figurecaption"/>
      </w:pPr>
    </w:p>
    <w:p w14:paraId="4139F6A5" w14:textId="02BEDDFB" w:rsidR="00134684" w:rsidRDefault="00134684" w:rsidP="00B57A1C">
      <w:pPr>
        <w:pStyle w:val="figurecaption"/>
      </w:pPr>
      <w:r>
        <w:rPr>
          <w:rFonts w:hint="eastAsia"/>
        </w:rPr>
        <w:t>a</w:t>
      </w:r>
      <w:r>
        <w:t>sdfasdfasdfasdfasdfasdfasdfasdfasdfasdfasdfasdfasdfasdfasdfasdfasdfasdfasdfasdfasdfasdfasdfasdfasdfasdfasdfasdfasdfasdfasdfasdfasdfasdfasdf</w:t>
      </w:r>
    </w:p>
    <w:p w14:paraId="409D25A1" w14:textId="77777777" w:rsidR="00ED13D6" w:rsidRPr="00E02BE6" w:rsidRDefault="00ED13D6">
      <w:pPr>
        <w:pStyle w:val="a3"/>
      </w:pPr>
      <w:r w:rsidRPr="00B57A1C">
        <w:t xml:space="preserve">Figure Labels: Use </w:t>
      </w:r>
      <w:proofErr w:type="gramStart"/>
      <w:r w:rsidRPr="00B57A1C">
        <w:t>8 point</w:t>
      </w:r>
      <w:proofErr w:type="gramEnd"/>
      <w:r w:rsidRPr="00B57A1C">
        <w:t xml:space="preserve"> Times New Roman for Figure labels. Use words rather than symbols or abbreviations when writing Figure axis labels to avoid confusing the reader. As an</w:t>
      </w:r>
      <w:r w:rsidRPr="00E02BE6">
        <w:t xml:space="preserve"> </w:t>
      </w:r>
      <w:r w:rsidRPr="00B57A1C">
        <w:t xml:space="preserve">example, write the quantity “Magnetization”, or “Magnetization, M”, not just “M”. If including units in the label, present them within parentheses. Do not label axes only with units. In the example, write “Magnetization (A/m)” or “Magnetization </w:t>
      </w:r>
      <w:r w:rsidRPr="00B57A1C">
        <w:t>{A[</w:t>
      </w:r>
      <w:proofErr w:type="gramStart"/>
      <w:r w:rsidRPr="00B57A1C">
        <w:t>m(</w:t>
      </w:r>
      <w:proofErr w:type="gramEnd"/>
      <w:r w:rsidRPr="00B57A1C">
        <w:t>1)]}”, not just “A/m”. Do not label axes with a ratio of quantities and units. For example, write “Temperature (K)”, not “Temperature/K”.</w:t>
      </w:r>
    </w:p>
    <w:p w14:paraId="67B97A03" w14:textId="77777777" w:rsidR="00ED13D6" w:rsidRDefault="00ED13D6" w:rsidP="00B57A1C">
      <w:pPr>
        <w:pStyle w:val="5"/>
      </w:pPr>
      <w:r w:rsidRPr="00B57A1C">
        <w:t>Acknowledgment</w:t>
      </w:r>
      <w:r>
        <w:t xml:space="preserve"> </w:t>
      </w:r>
      <w:r w:rsidRPr="00B57A1C">
        <w:t>(Heading 5)</w:t>
      </w:r>
    </w:p>
    <w:p w14:paraId="518AADD7" w14:textId="77777777" w:rsidR="00ED13D6" w:rsidRPr="00B57A1C" w:rsidRDefault="00ED13D6" w:rsidP="00B57A1C">
      <w:pPr>
        <w:pStyle w:val="a3"/>
      </w:pPr>
      <w:r w:rsidRPr="00B57A1C">
        <w:t xml:space="preserve">The preferred spelling of the word “acknowledgment” in America is without an “e” after the “g”. Avoid the stilted expression, “One of us (R. B. G.) thanks . . .”  Instead, try “R. B. G. thanks”. Put sponsor acknowledgments in the </w:t>
      </w:r>
      <w:proofErr w:type="spellStart"/>
      <w:r w:rsidRPr="00B57A1C">
        <w:t>unnum-bered</w:t>
      </w:r>
      <w:proofErr w:type="spellEnd"/>
      <w:r w:rsidRPr="00B57A1C">
        <w:t xml:space="preserve"> footnote on the first page.</w:t>
      </w:r>
    </w:p>
    <w:p w14:paraId="503BE865" w14:textId="77777777" w:rsidR="00ED13D6" w:rsidRDefault="00ED13D6" w:rsidP="00B57A1C">
      <w:pPr>
        <w:pStyle w:val="5"/>
      </w:pPr>
      <w:r w:rsidRPr="00B57A1C">
        <w:t>References</w:t>
      </w:r>
    </w:p>
    <w:p w14:paraId="254F5BFC" w14:textId="77777777" w:rsidR="00ED13D6" w:rsidRPr="00B57A1C" w:rsidRDefault="00ED13D6" w:rsidP="00B57A1C">
      <w:pPr>
        <w:pStyle w:val="a3"/>
      </w:pPr>
      <w:r w:rsidRPr="00B57A1C">
        <w:t>The template will number citations consecutively within brackets [1]. The sentence punctuation follows the bracket [2]. Refer simply to the reference number, as in [3]—do not use “Ref. [3]” or “reference [3]” except at the beginning of a sentence: “Reference [3] was the first . . .”</w:t>
      </w:r>
    </w:p>
    <w:p w14:paraId="70889E99" w14:textId="77777777" w:rsidR="00ED13D6" w:rsidRPr="00B57A1C" w:rsidRDefault="00ED13D6" w:rsidP="00B57A1C">
      <w:pPr>
        <w:pStyle w:val="a3"/>
      </w:pPr>
      <w:r w:rsidRPr="00B57A1C">
        <w:t>Number footnotes separately in superscripts. Place the actual footnote at the bottom of the column in which it was cited. Do not put footnotes in the reference list. Use letters for table footnotes.</w:t>
      </w:r>
    </w:p>
    <w:p w14:paraId="44393B6F" w14:textId="77777777" w:rsidR="00ED13D6" w:rsidRPr="00B57A1C" w:rsidRDefault="00ED13D6" w:rsidP="00B57A1C">
      <w:pPr>
        <w:pStyle w:val="a3"/>
      </w:pPr>
      <w:r w:rsidRPr="00B57A1C">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2A9E1DF" w14:textId="77777777" w:rsidR="00ED13D6" w:rsidRPr="00B57A1C" w:rsidRDefault="00ED13D6" w:rsidP="00B57A1C">
      <w:pPr>
        <w:pStyle w:val="a3"/>
      </w:pPr>
      <w:r w:rsidRPr="00B57A1C">
        <w:t>For papers published in translation journals, please give the English citation first, followed by the original foreign-language citation [6].</w:t>
      </w:r>
    </w:p>
    <w:p w14:paraId="2A4B0BF8" w14:textId="77777777" w:rsidR="00ED13D6" w:rsidRPr="00E02BE6" w:rsidRDefault="00ED13D6"/>
    <w:p w14:paraId="1C16E869" w14:textId="77777777" w:rsidR="00ED13D6" w:rsidRDefault="00ED13D6">
      <w:pPr>
        <w:pStyle w:val="references"/>
      </w:pPr>
      <w:r>
        <w:t xml:space="preserve">G. Eason, B. Noble, and I. N. Sneddon, “On certain integrals of Lipschitz-Hankel type involving products of Bessel functions,” Phil. Trans. Roy. Soc. London, vol. A247, pp. 529–551, April 1955. </w:t>
      </w:r>
      <w:r w:rsidRPr="00E02BE6">
        <w:t>(references)</w:t>
      </w:r>
    </w:p>
    <w:p w14:paraId="35DECA47" w14:textId="77777777" w:rsidR="00ED13D6" w:rsidRDefault="00ED13D6">
      <w:pPr>
        <w:pStyle w:val="references"/>
      </w:pPr>
      <w:r>
        <w:t>J. Clerk Maxwell, A Treatise on Electricity and Magnetism, 3rd ed., vol. 2. Oxford: Clarendon, 1892, pp.68–73.</w:t>
      </w:r>
    </w:p>
    <w:p w14:paraId="3F02E03B" w14:textId="77777777" w:rsidR="00ED13D6" w:rsidRDefault="00ED13D6">
      <w:pPr>
        <w:pStyle w:val="references"/>
      </w:pPr>
      <w:r>
        <w:t>I. S. Jacobs and C. P. Bean, “Fine particles, thin films and exchange anisotropy,” in Magnetism, vol. III, G. T. Rado and H. Suhl, Eds. New York: Academic, 1963, pp. 271–350.</w:t>
      </w:r>
    </w:p>
    <w:p w14:paraId="6C611A7D" w14:textId="77777777" w:rsidR="00ED13D6" w:rsidRDefault="00ED13D6">
      <w:pPr>
        <w:pStyle w:val="references"/>
      </w:pPr>
      <w:r>
        <w:t>K. Elissa, “Title of paper if known,” unpublished.</w:t>
      </w:r>
    </w:p>
    <w:p w14:paraId="64420C31" w14:textId="77777777" w:rsidR="00ED13D6" w:rsidRDefault="00ED13D6">
      <w:pPr>
        <w:pStyle w:val="references"/>
      </w:pPr>
      <w:r>
        <w:t>R. Nicole, “Title of paper with only first word capitalized,” J. Name Stand. Abbrev., in press.</w:t>
      </w:r>
    </w:p>
    <w:p w14:paraId="1DCAAB99" w14:textId="5A571B2D" w:rsidR="00EC1E12" w:rsidRDefault="00ED13D6" w:rsidP="00EC1E12">
      <w:pPr>
        <w:pStyle w:val="references"/>
      </w:pPr>
      <w:r>
        <w:t>Y. Yorozu, M. Hirano, K. Oka, and Y. Tagawa, “Electron spectroscopy studies on magneto-optical media and plastic substrate interface,” IEEE Transl. J. Magn. Japan, vol. 2, pp. 740–741, August 1987 [Digests 9th Annual Conf. Magnetics Japan, p. 301, 1982].</w:t>
      </w:r>
      <w:r w:rsidR="00EC1E12" w:rsidRPr="00EC1E12">
        <w:rPr>
          <w:rFonts w:eastAsia="SimSun"/>
          <w:noProof w:val="0"/>
          <w:szCs w:val="20"/>
        </w:rPr>
        <w:t xml:space="preserve"> </w:t>
      </w:r>
    </w:p>
    <w:p w14:paraId="63F0AAC7" w14:textId="77777777" w:rsidR="00ED13D6" w:rsidRDefault="00ED13D6">
      <w:pPr>
        <w:pStyle w:val="references"/>
      </w:pPr>
      <w:r>
        <w:t>M. Young, The Technical Writer's Handbook. Mill Valley, CA: University Science, 1989.</w:t>
      </w:r>
    </w:p>
    <w:p w14:paraId="42C68B45" w14:textId="77777777" w:rsidR="00DB66F6" w:rsidRDefault="00DB66F6" w:rsidP="00B57A1C"/>
    <w:p w14:paraId="22D47720" w14:textId="77777777" w:rsidR="00EC1E12" w:rsidRDefault="00EC1E12" w:rsidP="00EC1E12">
      <w:pPr>
        <w:jc w:val="both"/>
        <w:sectPr w:rsidR="00EC1E12" w:rsidSect="00780FAE">
          <w:type w:val="continuous"/>
          <w:pgSz w:w="11909" w:h="16834" w:code="9"/>
          <w:pgMar w:top="1440" w:right="1080" w:bottom="1440" w:left="1080" w:header="720" w:footer="720" w:gutter="0"/>
          <w:cols w:num="2" w:space="720"/>
          <w:docGrid w:linePitch="360"/>
        </w:sectPr>
      </w:pPr>
    </w:p>
    <w:p w14:paraId="4BEAD081" w14:textId="52B5702B" w:rsidR="00ED13D6" w:rsidRDefault="00EC1E12" w:rsidP="00B57A1C">
      <w:r>
        <w:t xml:space="preserve"> </w:t>
      </w:r>
    </w:p>
    <w:sectPr w:rsidR="00ED13D6"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9ECC6" w14:textId="77777777" w:rsidR="00A14BF8" w:rsidRDefault="00A14BF8" w:rsidP="0068781C">
      <w:r>
        <w:separator/>
      </w:r>
    </w:p>
  </w:endnote>
  <w:endnote w:type="continuationSeparator" w:id="0">
    <w:p w14:paraId="78F38790" w14:textId="77777777" w:rsidR="00A14BF8" w:rsidRDefault="00A14BF8"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D3557" w14:textId="77777777" w:rsidR="00A14BF8" w:rsidRDefault="00A14BF8" w:rsidP="0068781C">
      <w:r>
        <w:separator/>
      </w:r>
    </w:p>
  </w:footnote>
  <w:footnote w:type="continuationSeparator" w:id="0">
    <w:p w14:paraId="3782341A" w14:textId="77777777" w:rsidR="00A14BF8" w:rsidRDefault="00A14BF8"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29"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03403"/>
    <w:rsid w:val="000433D5"/>
    <w:rsid w:val="000606AE"/>
    <w:rsid w:val="00102C34"/>
    <w:rsid w:val="00103F42"/>
    <w:rsid w:val="00134684"/>
    <w:rsid w:val="00174169"/>
    <w:rsid w:val="001820B0"/>
    <w:rsid w:val="0018641D"/>
    <w:rsid w:val="001D269C"/>
    <w:rsid w:val="00245E7A"/>
    <w:rsid w:val="0030383A"/>
    <w:rsid w:val="003224CB"/>
    <w:rsid w:val="0034184C"/>
    <w:rsid w:val="003469AB"/>
    <w:rsid w:val="00361185"/>
    <w:rsid w:val="00391FB8"/>
    <w:rsid w:val="003B2DE6"/>
    <w:rsid w:val="003C63FC"/>
    <w:rsid w:val="00400424"/>
    <w:rsid w:val="004B3432"/>
    <w:rsid w:val="004C264F"/>
    <w:rsid w:val="004F35B5"/>
    <w:rsid w:val="005159A0"/>
    <w:rsid w:val="00591D91"/>
    <w:rsid w:val="005A0A6F"/>
    <w:rsid w:val="005B5A8F"/>
    <w:rsid w:val="005C07F6"/>
    <w:rsid w:val="006031C7"/>
    <w:rsid w:val="006129BD"/>
    <w:rsid w:val="006306B2"/>
    <w:rsid w:val="00647EFE"/>
    <w:rsid w:val="00664FD1"/>
    <w:rsid w:val="0068781C"/>
    <w:rsid w:val="006C6664"/>
    <w:rsid w:val="006E19C4"/>
    <w:rsid w:val="006F5BEA"/>
    <w:rsid w:val="007241B0"/>
    <w:rsid w:val="007248E8"/>
    <w:rsid w:val="00780FAE"/>
    <w:rsid w:val="007A5767"/>
    <w:rsid w:val="007E78AE"/>
    <w:rsid w:val="008028D3"/>
    <w:rsid w:val="00820CD5"/>
    <w:rsid w:val="00876628"/>
    <w:rsid w:val="00896B2B"/>
    <w:rsid w:val="008B3A9A"/>
    <w:rsid w:val="008B65E4"/>
    <w:rsid w:val="008C21D6"/>
    <w:rsid w:val="00926F89"/>
    <w:rsid w:val="0093792D"/>
    <w:rsid w:val="00964F34"/>
    <w:rsid w:val="009875D3"/>
    <w:rsid w:val="009F5C69"/>
    <w:rsid w:val="00A1073B"/>
    <w:rsid w:val="00A14BF8"/>
    <w:rsid w:val="00A24656"/>
    <w:rsid w:val="00A45AEF"/>
    <w:rsid w:val="00A523B5"/>
    <w:rsid w:val="00AB523F"/>
    <w:rsid w:val="00AF3CDD"/>
    <w:rsid w:val="00B16498"/>
    <w:rsid w:val="00B57A1C"/>
    <w:rsid w:val="00B96DFF"/>
    <w:rsid w:val="00C11712"/>
    <w:rsid w:val="00C54AD4"/>
    <w:rsid w:val="00C714B9"/>
    <w:rsid w:val="00C85B38"/>
    <w:rsid w:val="00CC0FCA"/>
    <w:rsid w:val="00CF75BF"/>
    <w:rsid w:val="00D530E5"/>
    <w:rsid w:val="00D55A94"/>
    <w:rsid w:val="00D70E46"/>
    <w:rsid w:val="00D7405C"/>
    <w:rsid w:val="00D91022"/>
    <w:rsid w:val="00DB1782"/>
    <w:rsid w:val="00DB66F6"/>
    <w:rsid w:val="00DF35C5"/>
    <w:rsid w:val="00E02BE6"/>
    <w:rsid w:val="00E127EB"/>
    <w:rsid w:val="00E2017E"/>
    <w:rsid w:val="00E35994"/>
    <w:rsid w:val="00EA0E4B"/>
    <w:rsid w:val="00EC1E12"/>
    <w:rsid w:val="00ED13D6"/>
    <w:rsid w:val="00F45D54"/>
    <w:rsid w:val="00F80C6D"/>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tiff"/><Relationship Id="rId14" Type="http://schemas.openxmlformats.org/officeDocument/2006/relationships/image" Target="media/image30.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4</Pages>
  <Words>5007</Words>
  <Characters>28541</Characters>
  <Application>Microsoft Office Word</Application>
  <DocSecurity>0</DocSecurity>
  <Lines>237</Lines>
  <Paragraphs>6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3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26</cp:revision>
  <dcterms:created xsi:type="dcterms:W3CDTF">2023-05-22T09:48:00Z</dcterms:created>
  <dcterms:modified xsi:type="dcterms:W3CDTF">2023-05-2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